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01AA47" w14:textId="77777777" w:rsidR="00546DC1" w:rsidRPr="004D0039" w:rsidRDefault="00257D18" w:rsidP="00257D18">
      <w:pPr>
        <w:jc w:val="center"/>
        <w:rPr>
          <w:rFonts w:ascii="Courier New" w:hAnsi="Courier New" w:cs="Courier New"/>
          <w:b/>
          <w:sz w:val="24"/>
          <w:szCs w:val="24"/>
          <w:lang w:val="en-US"/>
        </w:rPr>
      </w:pPr>
      <w:r w:rsidRPr="004D0039">
        <w:rPr>
          <w:rFonts w:ascii="Courier New" w:hAnsi="Courier New" w:cs="Courier New"/>
          <w:b/>
          <w:sz w:val="24"/>
          <w:szCs w:val="24"/>
          <w:lang w:val="en-US"/>
        </w:rPr>
        <w:t>Rising violence against women in Mexico, 2005-15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[Intended to Health Affairs]</w:t>
      </w:r>
    </w:p>
    <w:p w14:paraId="7CEE2DA5" w14:textId="3CB1E230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uthors</w:t>
      </w:r>
      <w:r w:rsidR="00F46B46">
        <w:rPr>
          <w:rFonts w:ascii="Courier New" w:hAnsi="Courier New" w:cs="Courier New"/>
          <w:sz w:val="24"/>
          <w:szCs w:val="24"/>
          <w:lang w:val="en-US"/>
        </w:rPr>
        <w:t xml:space="preserve"> [</w:t>
      </w:r>
      <w:r w:rsidR="00F46B46" w:rsidRPr="00F46B46">
        <w:rPr>
          <w:rFonts w:ascii="Courier New" w:hAnsi="Courier New" w:cs="Courier New"/>
          <w:color w:val="FF0000"/>
          <w:sz w:val="24"/>
          <w:szCs w:val="24"/>
          <w:lang w:val="en-US"/>
        </w:rPr>
        <w:t>Please write your current position, affiliation and email accordingly</w:t>
      </w:r>
      <w:r w:rsidR="00F46B46">
        <w:rPr>
          <w:rFonts w:ascii="Courier New" w:hAnsi="Courier New" w:cs="Courier New"/>
          <w:sz w:val="24"/>
          <w:szCs w:val="24"/>
          <w:lang w:val="en-US"/>
        </w:rPr>
        <w:t>]</w:t>
      </w:r>
      <w:r w:rsidRPr="004D0039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85A1A8F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Marcía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Pescador-Jiménez</w:t>
      </w:r>
    </w:p>
    <w:p w14:paraId="13B9D776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rtemisa Flores Martínez</w:t>
      </w:r>
    </w:p>
    <w:p w14:paraId="5B8B98D7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María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Vignau-Loria</w:t>
      </w:r>
      <w:proofErr w:type="spellEnd"/>
    </w:p>
    <w:p w14:paraId="15735B2E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m Riffe</w:t>
      </w:r>
    </w:p>
    <w:p w14:paraId="057DBCD8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Vladimir Canudas-Romo</w:t>
      </w:r>
    </w:p>
    <w:p w14:paraId="47888467" w14:textId="63F132A6" w:rsidR="00257D18" w:rsidRPr="004D0039" w:rsidRDefault="00E2502C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*José Manuel Aburto: Doctoral fellow at 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enter on Population Dynamic (</w:t>
      </w:r>
      <w:proofErr w:type="spellStart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Pop</w:t>
      </w:r>
      <w:proofErr w:type="spellEnd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), University of Southern Denmark &amp; Max Planck Institute for Demographic Research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B4C4892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J.B.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Winsløws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Vej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9, DK-5000 Odense C </w:t>
      </w:r>
    </w:p>
    <w:p w14:paraId="1888EB1F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T: </w:t>
      </w:r>
      <w:hyperlink r:id="rId7" w:history="1">
        <w:r w:rsidRPr="004D0039">
          <w:rPr>
            <w:rFonts w:ascii="Courier New" w:hAnsi="Courier New" w:cs="Courier New"/>
            <w:sz w:val="24"/>
            <w:szCs w:val="24"/>
            <w:lang w:val="en-US"/>
          </w:rPr>
          <w:t xml:space="preserve">+45 65509416 </w:t>
        </w:r>
      </w:hyperlink>
    </w:p>
    <w:p w14:paraId="57B0D52F" w14:textId="77777777" w:rsidR="00257D18" w:rsidRPr="004D0039" w:rsidRDefault="00B31F5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hyperlink r:id="rId8" w:history="1">
        <w:r w:rsidR="00257D18" w:rsidRPr="004D0039">
          <w:rPr>
            <w:rFonts w:ascii="Courier New" w:hAnsi="Courier New" w:cs="Courier New"/>
            <w:sz w:val="24"/>
            <w:szCs w:val="24"/>
            <w:lang w:val="en-US"/>
          </w:rPr>
          <w:t>jmaburto@health.sdu.dk</w:t>
        </w:r>
      </w:hyperlink>
    </w:p>
    <w:p w14:paraId="35EF4C82" w14:textId="068FCC4C" w:rsidR="004D0039" w:rsidRPr="004D0039" w:rsidRDefault="00CF17F7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*Corresponding author</w:t>
      </w:r>
    </w:p>
    <w:p w14:paraId="3856E84D" w14:textId="77777777" w:rsidR="004D0039" w:rsidRPr="004D0039" w:rsidRDefault="004D0039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Word count:</w:t>
      </w:r>
    </w:p>
    <w:p w14:paraId="791A99FA" w14:textId="77777777" w:rsidR="004D0039" w:rsidRPr="004D0039" w:rsidRDefault="00257D18">
      <w:pPr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0C91FB04" w14:textId="3FF375B0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bCs/>
          <w:sz w:val="24"/>
          <w:szCs w:val="24"/>
          <w:lang w:val="en-US"/>
        </w:rPr>
        <w:lastRenderedPageBreak/>
        <w:t>[Research Article:</w:t>
      </w:r>
      <w:r w:rsidRPr="004D0039">
        <w:rPr>
          <w:rFonts w:ascii="Courier New" w:hAnsi="Courier New" w:cs="Courier New"/>
          <w:sz w:val="24"/>
          <w:szCs w:val="24"/>
          <w:lang w:val="en-US"/>
        </w:rPr>
        <w:t> 2,000 words to 5,000 words, including an abstract--between 100 and 150 words--and no more than 4 exhibits-- tables and figures</w:t>
      </w:r>
      <w:r w:rsidR="00901CA1">
        <w:rPr>
          <w:rFonts w:ascii="Courier New" w:hAnsi="Courier New" w:cs="Courier New"/>
          <w:sz w:val="24"/>
          <w:szCs w:val="24"/>
          <w:lang w:val="en-US"/>
        </w:rPr>
        <w:t>, doubled spaced</w:t>
      </w:r>
      <w:r w:rsidRPr="004D0039">
        <w:rPr>
          <w:rFonts w:ascii="Courier New" w:hAnsi="Courier New" w:cs="Courier New"/>
          <w:sz w:val="24"/>
          <w:szCs w:val="24"/>
          <w:lang w:val="en-US"/>
        </w:rPr>
        <w:t>]</w:t>
      </w:r>
    </w:p>
    <w:p w14:paraId="57579135" w14:textId="63C0851B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tle</w:t>
      </w:r>
      <w:r w:rsidR="00C25BAC">
        <w:rPr>
          <w:rFonts w:ascii="Courier New" w:hAnsi="Courier New" w:cs="Courier New"/>
          <w:sz w:val="24"/>
          <w:szCs w:val="24"/>
          <w:lang w:val="en-US"/>
        </w:rPr>
        <w:t>: Rising violence against women in Mexico, 2005-15.</w:t>
      </w:r>
    </w:p>
    <w:p w14:paraId="556A8667" w14:textId="77777777" w:rsidR="00257D18" w:rsidRPr="004D0039" w:rsidRDefault="00257D18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bstract [100-150 words]</w:t>
      </w:r>
    </w:p>
    <w:p w14:paraId="72B309B0" w14:textId="77777777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Key words</w:t>
      </w:r>
    </w:p>
    <w:p w14:paraId="598790D5" w14:textId="77777777" w:rsidR="001804A1" w:rsidRDefault="001804A1">
      <w:pPr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40CC2ACC" w14:textId="26AF71A8" w:rsidR="00B86EE0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Introduct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450]</w:t>
      </w:r>
    </w:p>
    <w:p w14:paraId="54D93B67" w14:textId="77812EDF" w:rsidR="009C14E3" w:rsidRDefault="0030380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Homicides rates fell by 9.2% around the globe in the first decade of the 21</w:t>
      </w:r>
      <w:r w:rsidRPr="00303803">
        <w:rPr>
          <w:rFonts w:ascii="Courier New" w:hAnsi="Courier New" w:cs="Courier New"/>
          <w:sz w:val="24"/>
          <w:szCs w:val="24"/>
          <w:vertAlign w:val="superscript"/>
          <w:lang w:val="en-US"/>
        </w:rPr>
        <w:t>s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century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>However, in developing countries</w:t>
      </w:r>
      <w:r w:rsidR="005E030B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homicides </w:t>
      </w:r>
      <w:r w:rsidR="004C224B">
        <w:rPr>
          <w:rFonts w:ascii="Courier New" w:hAnsi="Courier New" w:cs="Courier New"/>
          <w:sz w:val="24"/>
          <w:szCs w:val="24"/>
          <w:lang w:val="en-US"/>
        </w:rPr>
        <w:t>declined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only by 3.1 percent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0CF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0CF8"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 w:rsidRP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B527F3">
        <w:rPr>
          <w:rFonts w:ascii="Courier New" w:hAnsi="Courier New" w:cs="Courier New"/>
          <w:sz w:val="24"/>
          <w:szCs w:val="24"/>
          <w:lang w:val="en-US"/>
        </w:rPr>
        <w:t>Some Latin American countries</w:t>
      </w:r>
      <w:r w:rsidR="00D57249">
        <w:rPr>
          <w:rFonts w:ascii="Courier New" w:hAnsi="Courier New" w:cs="Courier New"/>
          <w:sz w:val="24"/>
          <w:szCs w:val="24"/>
          <w:lang w:val="en-US"/>
        </w:rPr>
        <w:t xml:space="preserve"> even</w:t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have unprecedented high levels of homicides</w:t>
      </w:r>
      <w:r w:rsidR="006E5E11">
        <w:rPr>
          <w:rFonts w:ascii="Courier New" w:hAnsi="Courier New" w:cs="Courier New"/>
          <w:sz w:val="24"/>
          <w:szCs w:val="24"/>
          <w:lang w:val="en-US"/>
        </w:rPr>
        <w:t xml:space="preserve"> and almost 80% of</w:t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E5E11">
        <w:rPr>
          <w:rFonts w:ascii="Courier New" w:hAnsi="Courier New" w:cs="Courier New"/>
          <w:sz w:val="24"/>
          <w:szCs w:val="24"/>
          <w:lang w:val="en-US"/>
        </w:rPr>
        <w:t>victims are males</w:t>
      </w:r>
      <w:r w:rsidR="00B527F3">
        <w:rPr>
          <w:rFonts w:ascii="Courier New" w:hAnsi="Courier New" w:cs="Courier New"/>
          <w:sz w:val="24"/>
          <w:szCs w:val="24"/>
          <w:lang w:val="en-US"/>
        </w:rPr>
        <w:t>.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Drugs&lt;/Author&gt;&lt;Year&gt;2014&lt;/Year&gt;&lt;RecNum&gt;100&lt;/RecNum&gt;&lt;DisplayText&gt;(2)&lt;/DisplayText&gt;&lt;record&gt;&lt;rec-number&gt;100&lt;/rec-number&gt;&lt;foreign-keys&gt;&lt;key app="EN" db-id="vtvfa0a0wwspxdezrw7x90p9t955pdvpdrw2" timestamp="0"&gt;100&lt;/key&gt;&lt;/foreign-keys&gt;&lt;ref-type name="Book"&gt;6&lt;/ref-type&gt;&lt;contributors&gt;&lt;authors&gt;&lt;author&gt;United Nations Office on Drugs and Crime,&lt;/author&gt;&lt;/authors&gt;&lt;/contributors&gt;&lt;titles&gt;&lt;title&gt;Global study on homicide 2013: trends, contexts, data&lt;/title&gt;&lt;/titles&gt;&lt;dates&gt;&lt;year&gt;2014&lt;/year&gt;&lt;/dates&gt;&lt;publisher&gt;UNODC&lt;/publisher&gt;&lt;isbn&gt;9210542053&lt;/isbn&gt;&lt;urls&gt;&lt;/urls&gt;&lt;/record&gt;&lt;/Cite&gt;&lt;/EndNote&gt;</w:instrTex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527F3">
        <w:rPr>
          <w:rFonts w:ascii="Courier New" w:hAnsi="Courier New" w:cs="Courier New"/>
          <w:noProof/>
          <w:sz w:val="24"/>
          <w:szCs w:val="24"/>
          <w:lang w:val="en-US"/>
        </w:rPr>
        <w:t>(2)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In Mexico, for example, </w:t>
      </w:r>
      <w:r w:rsidR="00090B38">
        <w:rPr>
          <w:rFonts w:ascii="Courier New" w:hAnsi="Courier New" w:cs="Courier New"/>
          <w:sz w:val="24"/>
          <w:szCs w:val="24"/>
          <w:lang w:val="en-US"/>
        </w:rPr>
        <w:t xml:space="preserve">male </w:t>
      </w:r>
      <w:r w:rsidR="00A90CF8">
        <w:rPr>
          <w:rFonts w:ascii="Courier New" w:hAnsi="Courier New" w:cs="Courier New"/>
          <w:sz w:val="24"/>
          <w:szCs w:val="24"/>
          <w:lang w:val="en-US"/>
        </w:rPr>
        <w:t>homicides rates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>doubled between 2007 and 2012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, 4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Cite&gt;&lt;Author&gt;Gamlin&lt;/Author&gt;&lt;Year&gt;2015&lt;/Year&gt;&lt;RecNum&gt;91&lt;/RecNum&gt;&lt;record&gt;&lt;rec-number&gt;91&lt;/rec-number&gt;&lt;foreign-keys&gt;&lt;key app="EN" db-id="vtvfa0a0wwspxdezrw7x90p9t955pdvpdrw2" timestamp="0"&gt;91&lt;/key&gt;&lt;/foreign-keys&gt;&lt;ref-type name="Journal Article"&gt;17&lt;/ref-type&gt;&lt;contributors&gt;&lt;authors&gt;&lt;author&gt;Gamlin, Jennie&lt;/author&gt;&lt;/authors&gt;&lt;/contributors&gt;&lt;titles&gt;&lt;title&gt;Violence and homicide in Mexico: a global health issue&lt;/title&gt;&lt;secondary-title&gt;The Lancet&lt;/secondary-title&gt;&lt;/titles&gt;&lt;pages&gt;605-606&lt;/pages&gt;&lt;volume&gt;385&lt;/volume&gt;&lt;number&gt;9968&lt;/number&gt;&lt;dates&gt;&lt;year&gt;2015&lt;/year&gt;&lt;/dates&gt;&lt;isbn&gt;0140-6736&lt;/isbn&gt;&lt;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3, 4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The impact was such that male national life expectancy stagnated in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2000-10 and, between 2005-10</w:t>
      </w:r>
      <w:r w:rsidR="00B527F3">
        <w:rPr>
          <w:rFonts w:ascii="Courier New" w:hAnsi="Courier New" w:cs="Courier New"/>
          <w:sz w:val="24"/>
          <w:szCs w:val="24"/>
          <w:lang w:val="en-US"/>
        </w:rPr>
        <w:t>,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average lifespan was reduced in every Mexican state.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Aburto&lt;/Author&gt;&lt;Year&gt;2016&lt;/Year&gt;&lt;RecNum&gt;90&lt;/RecNum&gt;&lt;DisplayText&gt;(5, 6)&lt;/DisplayText&gt;&lt;record&gt;&lt;rec-number&gt;90&lt;/rec-number&gt;&lt;foreign-keys&gt;&lt;key app="EN" db-id="vtvfa0a0wwspxdezrw7x90p9t955pdvpdrw2" timestamp="0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Cite&gt;&lt;Author&gt;Canudas-Romo&lt;/Author&gt;&lt;Year&gt;2015&lt;/Year&gt;&lt;RecNum&gt;89&lt;/RecNum&gt;&lt;record&gt;&lt;rec-number&gt;89&lt;/rec-number&gt;&lt;foreign-keys&gt;&lt;key app="EN" db-id="vtvfa0a0wwspxdezrw7x90p9t955pdvpdrw2" timestamp="0"&gt;89&lt;/key&gt;&lt;/foreign-keys&gt;&lt;ref-type name="Journal Article"&gt;17&lt;/ref-type&gt;&lt;contributors&gt;&lt;authors&gt;&lt;author&gt;Canudas-Romo, Vladimir&lt;/author&gt;&lt;author&gt;García-Guerrero, Víctor Manuel&lt;/author&gt;&lt;author&gt;Echarri-Cánovas, Carlos Javier&lt;/author&gt;&lt;/authors&gt;&lt;/contributors&gt;&lt;titles&gt;&lt;title&gt;The stagnation of the Mexican male life expectancy in the first decade of the 21st century: the impact of homicides and diabetes mellitus&lt;/title&gt;&lt;secondary-title&gt;J Epidemiol Community Health&lt;/secondary-title&gt;&lt;/titles&gt;&lt;pages&gt;28-34&lt;/pages&gt;&lt;volume&gt;69&lt;/volume&gt;&lt;number&gt;1&lt;/number&gt;&lt;dates&gt;&lt;year&gt;2015&lt;/year&gt;&lt;/dates&gt;&lt;isbn&gt;0143-005X&lt;/isbn&gt;&lt;urls&gt;&lt;/urls&gt;&lt;/record&gt;&lt;/Cite&gt;&lt;/EndNote&gt;</w:instrTex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5, 6)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1B45EA1A" w14:textId="0E92A2A5" w:rsidR="00A90CF8" w:rsidRDefault="009C14E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Equally important </w:t>
      </w:r>
      <w:r w:rsidR="00A92A21">
        <w:rPr>
          <w:rFonts w:ascii="Courier New" w:hAnsi="Courier New" w:cs="Courier New"/>
          <w:sz w:val="24"/>
          <w:szCs w:val="24"/>
          <w:lang w:val="en-US"/>
        </w:rPr>
        <w:t>are the over 31 thousand</w:t>
      </w:r>
      <w:r>
        <w:rPr>
          <w:rFonts w:ascii="Courier New" w:hAnsi="Courier New" w:cs="Courier New"/>
          <w:sz w:val="24"/>
          <w:szCs w:val="24"/>
          <w:lang w:val="en-US"/>
        </w:rPr>
        <w:t xml:space="preserve"> female victims of homicide </w:t>
      </w:r>
      <w:r w:rsidR="00A92A21">
        <w:rPr>
          <w:rFonts w:ascii="Courier New" w:hAnsi="Courier New" w:cs="Courier New"/>
          <w:sz w:val="24"/>
          <w:szCs w:val="24"/>
          <w:lang w:val="en-US"/>
        </w:rPr>
        <w:t>in the new century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Moreover, homicides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represent the ultimate form of violence, but </w:t>
      </w:r>
      <w:r w:rsidR="00A92A21">
        <w:rPr>
          <w:rFonts w:ascii="Courier New" w:hAnsi="Courier New" w:cs="Courier New"/>
          <w:sz w:val="24"/>
          <w:szCs w:val="24"/>
          <w:lang w:val="en-US"/>
        </w:rPr>
        <w:t>only a piece of the burden of the health and social burden</w:t>
      </w:r>
      <w:r w:rsidR="00B034DE">
        <w:rPr>
          <w:rFonts w:ascii="Courier New" w:hAnsi="Courier New" w:cs="Courier New"/>
          <w:sz w:val="24"/>
          <w:szCs w:val="24"/>
          <w:lang w:val="en-US"/>
        </w:rPr>
        <w:t>, particularly for children and women</w:t>
      </w:r>
      <w:r w:rsidR="00A92A21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60A2F">
        <w:rPr>
          <w:rFonts w:ascii="Courier New" w:hAnsi="Courier New" w:cs="Courier New"/>
          <w:sz w:val="24"/>
          <w:szCs w:val="24"/>
          <w:lang w:val="en-US"/>
        </w:rPr>
        <w:t>For example, victims of violence are at risk of depression, alcohol abuse, suicidal behavior, psychological problems, among other detrimental consequences over the life course.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E0CB9">
        <w:rPr>
          <w:rFonts w:ascii="Courier New" w:hAnsi="Courier New" w:cs="Courier New"/>
          <w:noProof/>
          <w:sz w:val="24"/>
          <w:szCs w:val="24"/>
          <w:lang w:val="en-US"/>
        </w:rPr>
        <w:t>(8-11)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B1D3C">
        <w:rPr>
          <w:rFonts w:ascii="Courier New" w:hAnsi="Courier New" w:cs="Courier New"/>
          <w:sz w:val="24"/>
          <w:szCs w:val="24"/>
          <w:lang w:val="en-US"/>
        </w:rPr>
        <w:t>Moreover, even witnessing violence, without necessarily being a victim, can affect the wellbeing of the population. Those who witness violence have higher rates of post-traumatic stress disorder, depression, and are more likely to externalize violent behaviors.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B1D3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Buka&lt;/Author&gt;&lt;Year&gt;2001&lt;/Year&gt;&lt;RecNum&gt;134&lt;/RecNum&gt;&lt;DisplayText&gt;(12, 13)&lt;/DisplayText&gt;&lt;record&gt;&lt;rec-number&gt;134&lt;/rec-number&gt;&lt;foreign-keys&gt;&lt;key app="EN" db-id="vtvfa0a0wwspxdezrw7x90p9t955pdvpdrw2" timestamp="1531311393"&gt;134&lt;/key&gt;&lt;/foreign-keys&gt;&lt;ref-type name="Journal Article"&gt;17&lt;/ref-type&gt;&lt;contributors&gt;&lt;authors&gt;&lt;author&gt;Buka, Stephen L&lt;/author&gt;&lt;author&gt;Stichick, Theresa L&lt;/author&gt;&lt;author&gt;Birdthistle, Isolde&lt;/author&gt;&lt;author&gt;Earls, Felton J&lt;/author&gt;&lt;/authors&gt;&lt;/contributors&gt;&lt;titles&gt;&lt;title&gt;Youth exposure to violence: Prevalence, risks, and consequences&lt;/title&gt;&lt;secondary-title&gt;American Journal of Orthopsychiatry&lt;/secondary-title&gt;&lt;/titles&gt;&lt;periodical&gt;&lt;full-title&gt;American Journal of Orthopsychiatry&lt;/full-title&gt;&lt;/periodical&gt;&lt;pages&gt;298-310&lt;/pages&gt;&lt;volume&gt;71&lt;/volume&gt;&lt;number&gt;3&lt;/number&gt;&lt;dates&gt;&lt;year&gt;2001&lt;/year&gt;&lt;/dates&gt;&lt;isbn&gt;0002-9432&lt;/isbn&gt;&lt;urls&gt;&lt;/urls&gt;&lt;/record&gt;&lt;/Cite&gt;&lt;Cite&gt;&lt;Author&gt;Brookmeyer&lt;/Author&gt;&lt;Year&gt;2005&lt;/Year&gt;&lt;RecNum&gt;135&lt;/RecNum&gt;&lt;record&gt;&lt;rec-number&gt;135&lt;/rec-number&gt;&lt;foreign-keys&gt;&lt;key app="EN" db-id="vtvfa0a0wwspxdezrw7x90p9t955pdvpdrw2" timestamp="1531311415"&gt;135&lt;/key&gt;&lt;/foreign-keys&gt;&lt;ref-type name="Journal Article"&gt;17&lt;/ref-type&gt;&lt;contributors&gt;&lt;authors&gt;&lt;author&gt;Brookmeyer, Kathryn A&lt;/author&gt;&lt;author&gt;Henrich, Christopher C&lt;/author&gt;&lt;author&gt;Schwab</w:instrText>
      </w:r>
      <w:r w:rsidR="004B1D3C">
        <w:rPr>
          <w:rFonts w:ascii="Cambria Math" w:hAnsi="Cambria Math" w:cs="Cambria Math"/>
          <w:sz w:val="24"/>
          <w:szCs w:val="24"/>
          <w:lang w:val="en-US"/>
        </w:rPr>
        <w:instrText>‐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instrText>Stone, Mary&lt;/author&gt;&lt;/authors&gt;&lt;/contributors&gt;&lt;titles&gt;&lt;title&gt;Adolescents who witness community violence: Can parent support and prosocial cognitions protect them from committing violence?&lt;/title&gt;&lt;secondary-title&gt;Child development&lt;/secondary-title&gt;&lt;/titles&gt;&lt;periodical&gt;&lt;full-title&gt;Child development&lt;/full-title&gt;&lt;/periodical&gt;&lt;pages&gt;917-929&lt;/pages&gt;&lt;volume&gt;76&lt;/volume&gt;&lt;number&gt;4&lt;/number&gt;&lt;dates&gt;&lt;year&gt;2005&lt;/year&gt;&lt;/dates&gt;&lt;isbn&gt;0009-3920&lt;/isbn&gt;&lt;urls&gt;&lt;/urls&gt;&lt;/record&gt;&lt;/Cite&gt;&lt;/EndNote&gt;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B1D3C">
        <w:rPr>
          <w:rFonts w:ascii="Courier New" w:hAnsi="Courier New" w:cs="Courier New"/>
          <w:noProof/>
          <w:sz w:val="24"/>
          <w:szCs w:val="24"/>
          <w:lang w:val="en-US"/>
        </w:rPr>
        <w:t>(12, 13)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4B1D3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C224B">
        <w:rPr>
          <w:rFonts w:ascii="Courier New" w:hAnsi="Courier New" w:cs="Courier New"/>
          <w:sz w:val="24"/>
          <w:szCs w:val="24"/>
          <w:lang w:val="en-US"/>
        </w:rPr>
        <w:t>In particular, women who witnessed violent acts are twice as likely to experience depressive and anxiety symptoms compared to those who did not witness violence.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C224B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lark&lt;/Author&gt;&lt;Year&gt;2008&lt;/Year&gt;&lt;RecNum&gt;136&lt;/RecNum&gt;&lt;DisplayText&gt;(14)&lt;/DisplayText&gt;&lt;record&gt;&lt;rec-number&gt;136&lt;/rec-number&gt;&lt;foreign-keys&gt;&lt;key app="EN" db-id="vtvfa0a0wwspxdezrw7x90p9t955pdvpdrw2" timestamp="1531311483"&gt;136&lt;/key&gt;&lt;/foreign-keys&gt;&lt;ref-type name="Journal Article"&gt;17&lt;/ref-type&gt;&lt;contributors&gt;&lt;authors&gt;&lt;author&gt;Clark, Cheryl&lt;/author&gt;&lt;author&gt;Ryan, Louise&lt;/author&gt;&lt;author&gt;Kawachi, Ichiro&lt;/author&gt;&lt;author&gt;Canner, Marina J&lt;/author&gt;&lt;author&gt;Berkman, Lisa&lt;/author&gt;&lt;author&gt;Wright, Rosalind J&lt;/author&gt;&lt;/authors&gt;&lt;/contributors&gt;&lt;titles&gt;&lt;title&gt;Witnessing community violence in residential neighborhoods: a mental health hazard for urban women&lt;/title&gt;&lt;secondary-title&gt;Journal of Urban Health&lt;/secondary-title&gt;&lt;/titles&gt;&lt;periodical&gt;&lt;full-title&gt;Journal of Urban Health&lt;/full-title&gt;&lt;/periodical&gt;&lt;pages&gt;22-38&lt;/pages&gt;&lt;volume&gt;85&lt;/volume&gt;&lt;number&gt;1&lt;/number&gt;&lt;dates&gt;&lt;year&gt;2008&lt;/year&gt;&lt;/dates&gt;&lt;isbn&gt;1099-3460&lt;/isbn&gt;&lt;urls&gt;&lt;/urls&gt;&lt;/record&gt;&lt;/Cite&gt;&lt;/EndNote&gt;</w:instrTex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C224B">
        <w:rPr>
          <w:rFonts w:ascii="Courier New" w:hAnsi="Courier New" w:cs="Courier New"/>
          <w:noProof/>
          <w:sz w:val="24"/>
          <w:szCs w:val="24"/>
          <w:lang w:val="en-US"/>
        </w:rPr>
        <w:t>(14)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end"/>
      </w:r>
      <w:bookmarkStart w:id="0" w:name="_GoBack"/>
      <w:bookmarkEnd w:id="0"/>
    </w:p>
    <w:p w14:paraId="33373E57" w14:textId="77777777" w:rsidR="00B034DE" w:rsidRPr="001B718C" w:rsidRDefault="00B034DE" w:rsidP="00B034DE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22E8197B" w14:textId="77777777" w:rsidR="00B034DE" w:rsidRDefault="00B034DE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</w:p>
    <w:p w14:paraId="5AD8DBFA" w14:textId="77777777" w:rsidR="00303803" w:rsidRDefault="0030380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</w:p>
    <w:p w14:paraId="129036C7" w14:textId="7C516313" w:rsidR="00C01485" w:rsidRDefault="00C01485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The public health sector is directly concerned with violence not only because of its huge effect on health and health services.</w:t>
      </w:r>
      <w:r w:rsidRPr="00C0148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C224B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Butchart&lt;/Author&gt;&lt;Year&gt;2014&lt;/Year&gt;&lt;RecNum&gt;125&lt;/RecNum&gt;&lt;DisplayText&gt;(15)&lt;/DisplayText&gt;&lt;record&gt;&lt;rec-number&gt;125&lt;/rec-number&gt;&lt;foreign-keys&gt;&lt;key app="EN" db-id="vtvfa0a0wwspxdezrw7x90p9t955pdvpdrw2" timestamp="1531221756"&gt;125&lt;/key&gt;&lt;/foreign-keys&gt;&lt;ref-type name="Journal Article"&gt;17&lt;/ref-type&gt;&lt;contributors&gt;&lt;authors&gt;&lt;author&gt;Butchart, Alexander&lt;/author&gt;&lt;author&gt;Mikton, Christopher&lt;/author&gt;&lt;/authors&gt;&lt;/contributors&gt;&lt;titles&gt;&lt;title&gt;Global status report on violence prevention, 2014&lt;/title&gt;&lt;/titles&gt;&lt;dates&gt;&lt;year&gt;2014&lt;/year&gt;&lt;/dates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C224B">
        <w:rPr>
          <w:rFonts w:ascii="Courier New" w:hAnsi="Courier New" w:cs="Courier New"/>
          <w:noProof/>
          <w:sz w:val="24"/>
          <w:szCs w:val="24"/>
          <w:lang w:val="en-US"/>
        </w:rPr>
        <w:t>(15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Public health complements existing approaches to violence, which are mainly reactive, by focusing changing behavioral, social, and environmental factors that give rise to violence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C224B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rcy&lt;/Author&gt;&lt;Year&gt;1993&lt;/Year&gt;&lt;RecNum&gt;126&lt;/RecNum&gt;&lt;DisplayText&gt;(16)&lt;/DisplayText&gt;&lt;record&gt;&lt;rec-number&gt;126&lt;/rec-number&gt;&lt;foreign-keys&gt;&lt;key app="EN" db-id="vtvfa0a0wwspxdezrw7x90p9t955pdvpdrw2" timestamp="1531224992"&gt;126&lt;/key&gt;&lt;/foreign-keys&gt;&lt;ref-type name="Journal Article"&gt;17&lt;/ref-type&gt;&lt;contributors&gt;&lt;authors&gt;&lt;author&gt;Mercy, James A&lt;/author&gt;&lt;author&gt;Rosenberg, Mark L&lt;/author&gt;&lt;author&gt;Powell, Kenneth E&lt;/author&gt;&lt;author&gt;Broome, Claire V&lt;/author&gt;&lt;author&gt;Roper, William L&lt;/author&gt;&lt;/authors&gt;&lt;/contributors&gt;&lt;titles&gt;&lt;title&gt;Public health policy for preventing violence&lt;/title&gt;&lt;secondary-title&gt;Health Affairs&lt;/secondary-title&gt;&lt;/titles&gt;&lt;periodical&gt;&lt;full-title&gt;Health Affairs&lt;/full-title&gt;&lt;/periodical&gt;&lt;pages&gt;7-29&lt;/pages&gt;&lt;volume&gt;12&lt;/volume&gt;&lt;number&gt;4&lt;/number&gt;&lt;dates&gt;&lt;year&gt;1993&lt;/year&gt;&lt;/dates&gt;&lt;isbn&gt;0278-2715&lt;/isbn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C224B">
        <w:rPr>
          <w:rFonts w:ascii="Courier New" w:hAnsi="Courier New" w:cs="Courier New"/>
          <w:noProof/>
          <w:sz w:val="24"/>
          <w:szCs w:val="24"/>
          <w:lang w:val="en-US"/>
        </w:rPr>
        <w:t>(16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3B552DC3" w14:textId="77777777" w:rsid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7392B1C4" w14:textId="0A6B6FB2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Data And Method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 including limitations]</w:t>
      </w:r>
    </w:p>
    <w:p w14:paraId="56A8A38E" w14:textId="1D9856E8" w:rsidR="00860A2F" w:rsidRDefault="00860A2F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We need homicide rates, rape rates, vulnerability</w:t>
      </w:r>
    </w:p>
    <w:p w14:paraId="599406DE" w14:textId="27C3B57F" w:rsid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r w:rsidRPr="001B718C">
        <w:rPr>
          <w:rFonts w:ascii="Courier New" w:hAnsi="Courier New" w:cs="Courier New"/>
          <w:sz w:val="24"/>
          <w:szCs w:val="24"/>
          <w:lang w:val="en-US"/>
        </w:rPr>
        <w:t>To prevent violence,</w:t>
      </w:r>
      <w:r>
        <w:rPr>
          <w:rFonts w:ascii="Courier New" w:hAnsi="Courier New" w:cs="Courier New"/>
          <w:sz w:val="24"/>
          <w:szCs w:val="24"/>
          <w:lang w:val="en-US"/>
        </w:rPr>
        <w:t xml:space="preserve"> we must be able to measure and </w:t>
      </w:r>
      <w:r w:rsidRPr="001B718C">
        <w:rPr>
          <w:rFonts w:ascii="Courier New" w:hAnsi="Courier New" w:cs="Courier New"/>
          <w:sz w:val="24"/>
          <w:szCs w:val="24"/>
          <w:lang w:val="en-US"/>
        </w:rPr>
        <w:t>monitor it. Develop</w:t>
      </w:r>
      <w:r>
        <w:rPr>
          <w:rFonts w:ascii="Courier New" w:hAnsi="Courier New" w:cs="Courier New"/>
          <w:sz w:val="24"/>
          <w:szCs w:val="24"/>
          <w:lang w:val="en-US"/>
        </w:rPr>
        <w:t xml:space="preserve">ment of surveillance systems to </w:t>
      </w: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collect basic information </w:t>
      </w:r>
      <w:r>
        <w:rPr>
          <w:rFonts w:ascii="Courier New" w:hAnsi="Courier New" w:cs="Courier New"/>
          <w:sz w:val="24"/>
          <w:szCs w:val="24"/>
          <w:lang w:val="en-US"/>
        </w:rPr>
        <w:t>systematically</w:t>
      </w: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 and continuously</w:t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Pr="001B718C">
        <w:rPr>
          <w:rFonts w:ascii="Courier New" w:hAnsi="Courier New" w:cs="Courier New"/>
          <w:sz w:val="24"/>
          <w:szCs w:val="24"/>
          <w:lang w:val="en-US"/>
        </w:rPr>
        <w:t>on the magnitude and c</w:t>
      </w:r>
      <w:r>
        <w:rPr>
          <w:rFonts w:ascii="Courier New" w:hAnsi="Courier New" w:cs="Courier New"/>
          <w:sz w:val="24"/>
          <w:szCs w:val="24"/>
          <w:lang w:val="en-US"/>
        </w:rPr>
        <w:t xml:space="preserve">haracter of injuries and deaths </w:t>
      </w:r>
      <w:r w:rsidRPr="001B718C">
        <w:rPr>
          <w:rFonts w:ascii="Courier New" w:hAnsi="Courier New" w:cs="Courier New"/>
          <w:sz w:val="24"/>
          <w:szCs w:val="24"/>
          <w:lang w:val="en-US"/>
        </w:rPr>
        <w:t>from violence is a challenge in all parts of the world.</w:t>
      </w:r>
    </w:p>
    <w:p w14:paraId="1A168468" w14:textId="77777777" w:rsidR="001B718C" w:rsidRP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5DBAAE5A" w14:textId="3B839FE3" w:rsidR="001804A1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Result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]</w:t>
      </w:r>
    </w:p>
    <w:p w14:paraId="5DBFA02A" w14:textId="6DB8ECF3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Discus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1200]</w:t>
      </w:r>
    </w:p>
    <w:p w14:paraId="6A670A9B" w14:textId="3301EE05" w:rsidR="004018C3" w:rsidRDefault="00C01485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C01485">
        <w:rPr>
          <w:rFonts w:ascii="Courier New" w:hAnsi="Courier New" w:cs="Courier New"/>
          <w:sz w:val="24"/>
          <w:szCs w:val="24"/>
          <w:lang w:val="en-US"/>
        </w:rPr>
        <w:t>Krug et al 2002 Lancet</w:t>
      </w:r>
    </w:p>
    <w:p w14:paraId="6C1506A9" w14:textId="47D4452B" w:rsidR="00C01485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Definition: “The intentional use of physical force or power, threatened or actual, against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>ones</w:t>
      </w:r>
      <w:r>
        <w:rPr>
          <w:rFonts w:ascii="Courier New" w:hAnsi="Courier New" w:cs="Courier New"/>
          <w:sz w:val="24"/>
          <w:szCs w:val="24"/>
          <w:lang w:val="en-US"/>
        </w:rPr>
        <w:t xml:space="preserve">elf, another person, or against a group or community,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 xml:space="preserve">that </w:t>
      </w:r>
      <w:r>
        <w:rPr>
          <w:rFonts w:ascii="Courier New" w:hAnsi="Courier New" w:cs="Courier New"/>
          <w:sz w:val="24"/>
          <w:szCs w:val="24"/>
          <w:lang w:val="en-US"/>
        </w:rPr>
        <w:t xml:space="preserve">either results in or has a high likelihood of resulting in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>inj</w:t>
      </w:r>
      <w:r>
        <w:rPr>
          <w:rFonts w:ascii="Courier New" w:hAnsi="Courier New" w:cs="Courier New"/>
          <w:sz w:val="24"/>
          <w:szCs w:val="24"/>
          <w:lang w:val="en-US"/>
        </w:rPr>
        <w:t xml:space="preserve">ury, death, psychological harm, maldevelopment or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>deprivation.”</w:t>
      </w:r>
    </w:p>
    <w:p w14:paraId="356E666D" w14:textId="77777777" w:rsidR="001B718C" w:rsidRP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02C9160C" w14:textId="61DC8F41" w:rsid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One area where </w:t>
      </w:r>
      <w:r>
        <w:rPr>
          <w:rFonts w:ascii="Courier New" w:hAnsi="Courier New" w:cs="Courier New"/>
          <w:sz w:val="24"/>
          <w:szCs w:val="24"/>
          <w:lang w:val="en-US"/>
        </w:rPr>
        <w:t xml:space="preserve">the public health sector has an important </w:t>
      </w: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responsibility is </w:t>
      </w:r>
      <w:r>
        <w:rPr>
          <w:rFonts w:ascii="Courier New" w:hAnsi="Courier New" w:cs="Courier New"/>
          <w:sz w:val="24"/>
          <w:szCs w:val="24"/>
          <w:lang w:val="en-US"/>
        </w:rPr>
        <w:t xml:space="preserve">in assuring the availability of services for </w:t>
      </w:r>
      <w:r w:rsidRPr="001B718C">
        <w:rPr>
          <w:rFonts w:ascii="Courier New" w:hAnsi="Courier New" w:cs="Courier New"/>
          <w:sz w:val="24"/>
          <w:szCs w:val="24"/>
          <w:lang w:val="en-US"/>
        </w:rPr>
        <w:t>victims of violence.</w:t>
      </w:r>
    </w:p>
    <w:p w14:paraId="54429A30" w14:textId="77777777" w:rsidR="001B718C" w:rsidRDefault="001B718C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</w:p>
    <w:p w14:paraId="42F1AE66" w14:textId="7E23FDDF" w:rsidR="00C01485" w:rsidRDefault="00C01485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Violence prevention is an emerging field in public hea</w:t>
      </w:r>
      <w:r w:rsidR="001B718C">
        <w:rPr>
          <w:rFonts w:ascii="Courier New" w:hAnsi="Courier New" w:cs="Courier New"/>
          <w:sz w:val="24"/>
          <w:szCs w:val="24"/>
          <w:lang w:val="en-US"/>
        </w:rPr>
        <w:t xml:space="preserve">lth. The </w:t>
      </w:r>
      <w:r>
        <w:rPr>
          <w:rFonts w:ascii="Courier New" w:hAnsi="Courier New" w:cs="Courier New"/>
          <w:sz w:val="24"/>
          <w:szCs w:val="24"/>
          <w:lang w:val="en-US"/>
        </w:rPr>
        <w:t xml:space="preserve">attention has increased since the 1970s. </w:t>
      </w:r>
    </w:p>
    <w:p w14:paraId="7121D50A" w14:textId="24C7077C" w:rsidR="00C01485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victims of child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>abuse have an above ave</w:t>
      </w:r>
      <w:r>
        <w:rPr>
          <w:rFonts w:ascii="Courier New" w:hAnsi="Courier New" w:cs="Courier New"/>
          <w:sz w:val="24"/>
          <w:szCs w:val="24"/>
          <w:lang w:val="en-US"/>
        </w:rPr>
        <w:t xml:space="preserve">rage chance of becoming involved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>in aggressive and viole</w:t>
      </w:r>
      <w:r>
        <w:rPr>
          <w:rFonts w:ascii="Courier New" w:hAnsi="Courier New" w:cs="Courier New"/>
          <w:sz w:val="24"/>
          <w:szCs w:val="24"/>
          <w:lang w:val="en-US"/>
        </w:rPr>
        <w:t xml:space="preserve">nt </w:t>
      </w:r>
      <w:proofErr w:type="spellStart"/>
      <w:r>
        <w:rPr>
          <w:rFonts w:ascii="Courier New" w:hAnsi="Courier New" w:cs="Courier New"/>
          <w:sz w:val="24"/>
          <w:szCs w:val="24"/>
          <w:lang w:val="en-US"/>
        </w:rPr>
        <w:t>behaviour</w:t>
      </w:r>
      <w:proofErr w:type="spellEnd"/>
      <w:r>
        <w:rPr>
          <w:rFonts w:ascii="Courier New" w:hAnsi="Courier New" w:cs="Courier New"/>
          <w:sz w:val="24"/>
          <w:szCs w:val="24"/>
          <w:lang w:val="en-US"/>
        </w:rPr>
        <w:t xml:space="preserve"> as adolescents and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 xml:space="preserve">adults,8–10 and sexual abuse during childhood or ado- </w:t>
      </w:r>
      <w:proofErr w:type="spellStart"/>
      <w:r>
        <w:rPr>
          <w:rFonts w:ascii="Courier New" w:hAnsi="Courier New" w:cs="Courier New"/>
          <w:sz w:val="24"/>
          <w:szCs w:val="24"/>
          <w:lang w:val="en-US"/>
        </w:rPr>
        <w:t>lescence</w:t>
      </w:r>
      <w:proofErr w:type="spellEnd"/>
      <w:r>
        <w:rPr>
          <w:rFonts w:ascii="Courier New" w:hAnsi="Courier New" w:cs="Courier New"/>
          <w:sz w:val="24"/>
          <w:szCs w:val="24"/>
          <w:lang w:val="en-US"/>
        </w:rPr>
        <w:t xml:space="preserve"> has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 xml:space="preserve">been linked to suicidal </w:t>
      </w:r>
      <w:r>
        <w:rPr>
          <w:rFonts w:ascii="Courier New" w:hAnsi="Courier New" w:cs="Courier New"/>
          <w:sz w:val="24"/>
          <w:szCs w:val="24"/>
          <w:lang w:val="en-US"/>
        </w:rPr>
        <w:t>behavior</w:t>
      </w:r>
    </w:p>
    <w:p w14:paraId="2B04E8CC" w14:textId="77777777" w:rsidR="001B718C" w:rsidRPr="00C01485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1B705390" w14:textId="73DCA1F6" w:rsidR="001804A1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Conclu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200]</w:t>
      </w:r>
    </w:p>
    <w:p w14:paraId="3F4268CB" w14:textId="77777777" w:rsidR="00257D18" w:rsidRPr="004D0039" w:rsidRDefault="00257D18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</w:p>
    <w:p w14:paraId="40373FC1" w14:textId="77777777" w:rsidR="00C01485" w:rsidRDefault="00C01485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</w:p>
    <w:p w14:paraId="6190D50B" w14:textId="5AB66E34" w:rsidR="00C01485" w:rsidRDefault="001B718C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References</w:t>
      </w:r>
    </w:p>
    <w:p w14:paraId="739D86BC" w14:textId="30617FF2" w:rsidR="004C224B" w:rsidRPr="004C224B" w:rsidRDefault="00C01485" w:rsidP="004C224B">
      <w:pPr>
        <w:pStyle w:val="EndNoteBibliography"/>
        <w:spacing w:after="0"/>
      </w:pPr>
      <w:r>
        <w:rPr>
          <w:rFonts w:ascii="Courier New" w:hAnsi="Courier New" w:cs="Courier New"/>
          <w:b/>
          <w:sz w:val="24"/>
          <w:szCs w:val="24"/>
        </w:rPr>
        <w:fldChar w:fldCharType="begin"/>
      </w:r>
      <w:r>
        <w:rPr>
          <w:rFonts w:ascii="Courier New" w:hAnsi="Courier New" w:cs="Courier New"/>
          <w:b/>
          <w:sz w:val="24"/>
          <w:szCs w:val="24"/>
        </w:rPr>
        <w:instrText xml:space="preserve"> ADDIN EN.REFLIST </w:instrText>
      </w:r>
      <w:r>
        <w:rPr>
          <w:rFonts w:ascii="Courier New" w:hAnsi="Courier New" w:cs="Courier New"/>
          <w:b/>
          <w:sz w:val="24"/>
          <w:szCs w:val="24"/>
        </w:rPr>
        <w:fldChar w:fldCharType="separate"/>
      </w:r>
      <w:r w:rsidR="004C224B" w:rsidRPr="004C224B">
        <w:t>1.</w:t>
      </w:r>
      <w:r w:rsidR="004C224B" w:rsidRPr="004C224B">
        <w:tab/>
        <w:t xml:space="preserve">Institute of Health Metrics and Evaluation. GBD cause patterns- intentional injuries </w:t>
      </w:r>
      <w:hyperlink r:id="rId9" w:history="1">
        <w:r w:rsidR="004C224B" w:rsidRPr="004C224B">
          <w:rPr>
            <w:rStyle w:val="Hyperlink"/>
          </w:rPr>
          <w:t>https://vizhub.healthdata.org/gbd-compare/2018</w:t>
        </w:r>
      </w:hyperlink>
      <w:r w:rsidR="004C224B" w:rsidRPr="004C224B">
        <w:t xml:space="preserve"> [Available from: </w:t>
      </w:r>
      <w:hyperlink r:id="rId10" w:history="1">
        <w:r w:rsidR="004C224B" w:rsidRPr="004C224B">
          <w:rPr>
            <w:rStyle w:val="Hyperlink"/>
          </w:rPr>
          <w:t>https://vizhub.healthdata.org/gbd-compare/</w:t>
        </w:r>
      </w:hyperlink>
      <w:r w:rsidR="004C224B" w:rsidRPr="004C224B">
        <w:t>.</w:t>
      </w:r>
    </w:p>
    <w:p w14:paraId="09305F63" w14:textId="77777777" w:rsidR="004C224B" w:rsidRPr="004C224B" w:rsidRDefault="004C224B" w:rsidP="004C224B">
      <w:pPr>
        <w:pStyle w:val="EndNoteBibliography"/>
        <w:spacing w:after="0"/>
      </w:pPr>
      <w:r w:rsidRPr="004C224B">
        <w:t>2.</w:t>
      </w:r>
      <w:r w:rsidRPr="004C224B">
        <w:tab/>
        <w:t>United Nations Office on Drugs and Crime. Global study on homicide 2013: trends, contexts, data: UNODC; 2014.</w:t>
      </w:r>
    </w:p>
    <w:p w14:paraId="1BB8CDB6" w14:textId="59DFDB24" w:rsidR="004C224B" w:rsidRPr="004C224B" w:rsidRDefault="004C224B" w:rsidP="004C224B">
      <w:pPr>
        <w:pStyle w:val="EndNoteBibliography"/>
        <w:spacing w:after="0"/>
      </w:pPr>
      <w:r w:rsidRPr="004C224B">
        <w:t>3.</w:t>
      </w:r>
      <w:r w:rsidRPr="004C224B">
        <w:tab/>
        <w:t xml:space="preserve">Mexican National Institue of Statistics (INEGI). National Institute of Statistics: Micro-data files on mortality data 1995-2017 2018 [Available from: </w:t>
      </w:r>
      <w:hyperlink r:id="rId11" w:history="1">
        <w:r w:rsidRPr="004C224B">
          <w:rPr>
            <w:rStyle w:val="Hyperlink"/>
          </w:rPr>
          <w:t>http://www.beta.inegi.org.mx/proyectos/registros/vitales/mortalidad/default.html</w:t>
        </w:r>
      </w:hyperlink>
      <w:r w:rsidRPr="004C224B">
        <w:t>.</w:t>
      </w:r>
    </w:p>
    <w:p w14:paraId="0FDCEE34" w14:textId="77777777" w:rsidR="004C224B" w:rsidRPr="004C224B" w:rsidRDefault="004C224B" w:rsidP="004C224B">
      <w:pPr>
        <w:pStyle w:val="EndNoteBibliography"/>
        <w:spacing w:after="0"/>
      </w:pPr>
      <w:r w:rsidRPr="004C224B">
        <w:t>4.</w:t>
      </w:r>
      <w:r w:rsidRPr="004C224B">
        <w:tab/>
        <w:t>Gamlin J. Violence and homicide in Mexico: a global health issue. The Lancet. 2015;385(9968):605-6.</w:t>
      </w:r>
    </w:p>
    <w:p w14:paraId="7B8B9FD4" w14:textId="77777777" w:rsidR="004C224B" w:rsidRPr="004C224B" w:rsidRDefault="004C224B" w:rsidP="004C224B">
      <w:pPr>
        <w:pStyle w:val="EndNoteBibliography"/>
        <w:spacing w:after="0"/>
      </w:pPr>
      <w:r w:rsidRPr="004C224B">
        <w:t>5.</w:t>
      </w:r>
      <w:r w:rsidRPr="004C224B">
        <w:tab/>
        <w:t>Aburto JM, Beltrán-Sánchez H, García-Guerrero VM, Canudas-Romo V. Homicides in Mexico reversed life expectancy gains for men and slowed them for women, 2000–10. Health Affairs. 2016;35(1):88-95.</w:t>
      </w:r>
    </w:p>
    <w:p w14:paraId="19404F51" w14:textId="77777777" w:rsidR="004C224B" w:rsidRPr="004C224B" w:rsidRDefault="004C224B" w:rsidP="004C224B">
      <w:pPr>
        <w:pStyle w:val="EndNoteBibliography"/>
        <w:spacing w:after="0"/>
      </w:pPr>
      <w:r w:rsidRPr="004C224B">
        <w:t>6.</w:t>
      </w:r>
      <w:r w:rsidRPr="004C224B">
        <w:tab/>
        <w:t>Canudas-Romo V, García-Guerrero VM, Echarri-Cánovas CJ. The stagnation of the Mexican male life expectancy in the first decade of the 21st century: the impact of homicides and diabetes mellitus. J Epidemiol Community Health. 2015;69(1):28-34.</w:t>
      </w:r>
    </w:p>
    <w:p w14:paraId="61B8F55D" w14:textId="77777777" w:rsidR="004C224B" w:rsidRPr="004C224B" w:rsidRDefault="004C224B" w:rsidP="004C224B">
      <w:pPr>
        <w:pStyle w:val="EndNoteBibliography"/>
        <w:spacing w:after="0"/>
      </w:pPr>
      <w:r w:rsidRPr="004C224B">
        <w:t>7.</w:t>
      </w:r>
      <w:r w:rsidRPr="004C224B">
        <w:tab/>
        <w:t>Mikton CR, Butchart A, Dahlberg LL, Krug EG. Global status report on violence prevention 2014. American journal of preventive medicine. 2016;50(5):652-9.</w:t>
      </w:r>
    </w:p>
    <w:p w14:paraId="5B3AC913" w14:textId="77777777" w:rsidR="004C224B" w:rsidRPr="004C224B" w:rsidRDefault="004C224B" w:rsidP="004C224B">
      <w:pPr>
        <w:pStyle w:val="EndNoteBibliography"/>
        <w:spacing w:after="0"/>
      </w:pPr>
      <w:r w:rsidRPr="004C224B">
        <w:t>8.</w:t>
      </w:r>
      <w:r w:rsidRPr="004C224B">
        <w:tab/>
        <w:t>Davidson JR, Hughes DC, George LK, Blazer DG. The association of sexual assault and attempted suicide within the community. Archives of general psychiatry. 1996;53(6):550-5.</w:t>
      </w:r>
    </w:p>
    <w:p w14:paraId="0886B8E5" w14:textId="77777777" w:rsidR="004C224B" w:rsidRPr="004C224B" w:rsidRDefault="004C224B" w:rsidP="004C224B">
      <w:pPr>
        <w:pStyle w:val="EndNoteBibliography"/>
        <w:spacing w:after="0"/>
      </w:pPr>
      <w:r w:rsidRPr="004C224B">
        <w:t>9.</w:t>
      </w:r>
      <w:r w:rsidRPr="004C224B">
        <w:tab/>
        <w:t>Fergusson DM, Horwood LJ, Lynskey MT. Childhood sexual abuse and psychiatric disorder in young adulthood: II. Psychiatric outcomes of childhood sexual abuse. Journal of the American Academy of Child &amp; Adolescent Psychiatry. 1996;35(10):1365-74.</w:t>
      </w:r>
    </w:p>
    <w:p w14:paraId="66827181" w14:textId="77777777" w:rsidR="004C224B" w:rsidRPr="004C224B" w:rsidRDefault="004C224B" w:rsidP="004C224B">
      <w:pPr>
        <w:pStyle w:val="EndNoteBibliography"/>
        <w:spacing w:after="0"/>
      </w:pPr>
      <w:r w:rsidRPr="004C224B">
        <w:t>10.</w:t>
      </w:r>
      <w:r w:rsidRPr="004C224B">
        <w:tab/>
        <w:t>Heise L, Ellsberg M, Gottemoeller M. Ending violence against women. Population reports. 1999;27(4):1-.</w:t>
      </w:r>
    </w:p>
    <w:p w14:paraId="09002F5D" w14:textId="77777777" w:rsidR="004C224B" w:rsidRPr="004C224B" w:rsidRDefault="004C224B" w:rsidP="004C224B">
      <w:pPr>
        <w:pStyle w:val="EndNoteBibliography"/>
        <w:spacing w:after="0"/>
      </w:pPr>
      <w:r w:rsidRPr="004C224B">
        <w:t>11.</w:t>
      </w:r>
      <w:r w:rsidRPr="004C224B">
        <w:tab/>
        <w:t>Wiederman MW, Sansone RA, Sansone LA. History of trauma and attempted suicide among women in a primary care setting. Violence and Victims. 1998;13(1):3.</w:t>
      </w:r>
    </w:p>
    <w:p w14:paraId="2A873821" w14:textId="77777777" w:rsidR="004C224B" w:rsidRPr="004C224B" w:rsidRDefault="004C224B" w:rsidP="004C224B">
      <w:pPr>
        <w:pStyle w:val="EndNoteBibliography"/>
        <w:spacing w:after="0"/>
      </w:pPr>
      <w:r w:rsidRPr="004C224B">
        <w:t>12.</w:t>
      </w:r>
      <w:r w:rsidRPr="004C224B">
        <w:tab/>
        <w:t>Buka SL, Stichick TL, Birdthistle I, Earls FJ. Youth exposure to violence: Prevalence, risks, and consequences. American Journal of Orthopsychiatry. 2001;71(3):298-310.</w:t>
      </w:r>
    </w:p>
    <w:p w14:paraId="7291258E" w14:textId="77777777" w:rsidR="004C224B" w:rsidRPr="004C224B" w:rsidRDefault="004C224B" w:rsidP="004C224B">
      <w:pPr>
        <w:pStyle w:val="EndNoteBibliography"/>
        <w:spacing w:after="0"/>
      </w:pPr>
      <w:r w:rsidRPr="004C224B">
        <w:t>13.</w:t>
      </w:r>
      <w:r w:rsidRPr="004C224B">
        <w:tab/>
        <w:t>Brookmeyer KA, Henrich CC, Schwab‐Stone M. Adolescents who witness community violence: Can parent support and prosocial cognitions protect them from committing violence? Child development. 2005;76(4):917-29.</w:t>
      </w:r>
    </w:p>
    <w:p w14:paraId="41A70F34" w14:textId="77777777" w:rsidR="004C224B" w:rsidRPr="004C224B" w:rsidRDefault="004C224B" w:rsidP="004C224B">
      <w:pPr>
        <w:pStyle w:val="EndNoteBibliography"/>
        <w:spacing w:after="0"/>
      </w:pPr>
      <w:r w:rsidRPr="004C224B">
        <w:t>14.</w:t>
      </w:r>
      <w:r w:rsidRPr="004C224B">
        <w:tab/>
        <w:t>Clark C, Ryan L, Kawachi I, Canner MJ, Berkman L, Wright RJ. Witnessing community violence in residential neighborhoods: a mental health hazard for urban women. Journal of Urban Health. 2008;85(1):22-38.</w:t>
      </w:r>
    </w:p>
    <w:p w14:paraId="457A1E4E" w14:textId="77777777" w:rsidR="004C224B" w:rsidRPr="004C224B" w:rsidRDefault="004C224B" w:rsidP="004C224B">
      <w:pPr>
        <w:pStyle w:val="EndNoteBibliography"/>
        <w:spacing w:after="0"/>
      </w:pPr>
      <w:r w:rsidRPr="004C224B">
        <w:t>15.</w:t>
      </w:r>
      <w:r w:rsidRPr="004C224B">
        <w:tab/>
        <w:t>Butchart A, Mikton C. Global status report on violence prevention, 2014. 2014.</w:t>
      </w:r>
    </w:p>
    <w:p w14:paraId="2D115093" w14:textId="77777777" w:rsidR="004C224B" w:rsidRPr="004C224B" w:rsidRDefault="004C224B" w:rsidP="004C224B">
      <w:pPr>
        <w:pStyle w:val="EndNoteBibliography"/>
      </w:pPr>
      <w:r w:rsidRPr="004C224B">
        <w:t>16.</w:t>
      </w:r>
      <w:r w:rsidRPr="004C224B">
        <w:tab/>
        <w:t>Mercy JA, Rosenberg ML, Powell KE, Broome CV, Roper WL. Public health policy for preventing violence. Health Affairs. 1993;12(4):7-29.</w:t>
      </w:r>
    </w:p>
    <w:p w14:paraId="71BB1766" w14:textId="78E96695" w:rsidR="00257D18" w:rsidRPr="004D0039" w:rsidRDefault="00C01485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fldChar w:fldCharType="end"/>
      </w:r>
    </w:p>
    <w:sectPr w:rsidR="00257D18" w:rsidRPr="004D0039" w:rsidSect="005F29D6">
      <w:footerReference w:type="default" r:id="rId12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8A1A83F" w14:textId="77777777" w:rsidR="00B31F55" w:rsidRDefault="00B31F55" w:rsidP="004D0039">
      <w:pPr>
        <w:spacing w:after="0" w:line="240" w:lineRule="auto"/>
      </w:pPr>
      <w:r>
        <w:separator/>
      </w:r>
    </w:p>
  </w:endnote>
  <w:endnote w:type="continuationSeparator" w:id="0">
    <w:p w14:paraId="558F2525" w14:textId="77777777" w:rsidR="00B31F55" w:rsidRDefault="00B31F55" w:rsidP="004D00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355811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2645E1" w14:textId="4C8FE77A" w:rsidR="004D0039" w:rsidRDefault="004D00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46DA6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10537D31" w14:textId="77777777" w:rsidR="004D0039" w:rsidRDefault="004D003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F010941" w14:textId="77777777" w:rsidR="00B31F55" w:rsidRDefault="00B31F55" w:rsidP="004D0039">
      <w:pPr>
        <w:spacing w:after="0" w:line="240" w:lineRule="auto"/>
      </w:pPr>
      <w:r>
        <w:separator/>
      </w:r>
    </w:p>
  </w:footnote>
  <w:footnote w:type="continuationSeparator" w:id="0">
    <w:p w14:paraId="3F1B20D9" w14:textId="77777777" w:rsidR="00B31F55" w:rsidRDefault="00B31F55" w:rsidP="004D003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5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vfa0a0wwspxdezrw7x90p9t955pdvpdrw2&quot;&gt;Pescador_etal_2018&lt;record-ids&gt;&lt;item&gt;89&lt;/item&gt;&lt;item&gt;90&lt;/item&gt;&lt;item&gt;91&lt;/item&gt;&lt;item&gt;93&lt;/item&gt;&lt;item&gt;100&lt;/item&gt;&lt;item&gt;125&lt;/item&gt;&lt;item&gt;126&lt;/item&gt;&lt;item&gt;128&lt;/item&gt;&lt;item&gt;129&lt;/item&gt;&lt;item&gt;130&lt;/item&gt;&lt;item&gt;131&lt;/item&gt;&lt;item&gt;132&lt;/item&gt;&lt;item&gt;133&lt;/item&gt;&lt;item&gt;134&lt;/item&gt;&lt;item&gt;135&lt;/item&gt;&lt;item&gt;136&lt;/item&gt;&lt;/record-ids&gt;&lt;/item&gt;&lt;/Libraries&gt;"/>
  </w:docVars>
  <w:rsids>
    <w:rsidRoot w:val="00257D18"/>
    <w:rsid w:val="00090B38"/>
    <w:rsid w:val="001804A1"/>
    <w:rsid w:val="001B718C"/>
    <w:rsid w:val="00257D18"/>
    <w:rsid w:val="002927C4"/>
    <w:rsid w:val="002D20C5"/>
    <w:rsid w:val="00303803"/>
    <w:rsid w:val="004018C3"/>
    <w:rsid w:val="00494642"/>
    <w:rsid w:val="004B1D3C"/>
    <w:rsid w:val="004C224B"/>
    <w:rsid w:val="004D0039"/>
    <w:rsid w:val="00546DA6"/>
    <w:rsid w:val="00546DC1"/>
    <w:rsid w:val="005E030B"/>
    <w:rsid w:val="005F29D6"/>
    <w:rsid w:val="00646833"/>
    <w:rsid w:val="006E14B1"/>
    <w:rsid w:val="006E5E11"/>
    <w:rsid w:val="007E0CB9"/>
    <w:rsid w:val="00860A2F"/>
    <w:rsid w:val="008873C8"/>
    <w:rsid w:val="00901CA1"/>
    <w:rsid w:val="00945E12"/>
    <w:rsid w:val="009755B1"/>
    <w:rsid w:val="009A1F5D"/>
    <w:rsid w:val="009C14E3"/>
    <w:rsid w:val="009D6B74"/>
    <w:rsid w:val="00A90CF8"/>
    <w:rsid w:val="00A92A21"/>
    <w:rsid w:val="00B034DE"/>
    <w:rsid w:val="00B31F55"/>
    <w:rsid w:val="00B527F3"/>
    <w:rsid w:val="00B86EE0"/>
    <w:rsid w:val="00C01485"/>
    <w:rsid w:val="00C25BAC"/>
    <w:rsid w:val="00CF17F7"/>
    <w:rsid w:val="00D57249"/>
    <w:rsid w:val="00E2502C"/>
    <w:rsid w:val="00E43DF7"/>
    <w:rsid w:val="00F46B46"/>
    <w:rsid w:val="00FB0961"/>
    <w:rsid w:val="00FB43D1"/>
    <w:rsid w:val="00FC1188"/>
    <w:rsid w:val="00FC1A0D"/>
    <w:rsid w:val="00FF3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078824"/>
  <w15:chartTrackingRefBased/>
  <w15:docId w15:val="{B6499DDE-F04B-4330-B825-34555CBAF4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57D18"/>
    <w:pPr>
      <w:spacing w:after="0" w:line="240" w:lineRule="auto"/>
    </w:pPr>
    <w:rPr>
      <w:lang w:val="en-GB"/>
    </w:rPr>
  </w:style>
  <w:style w:type="character" w:styleId="Hyperlink">
    <w:name w:val="Hyperlink"/>
    <w:basedOn w:val="DefaultParagraphFont"/>
    <w:rsid w:val="00257D18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B86EE0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003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0039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0148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48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0148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485"/>
    <w:rPr>
      <w:rFonts w:ascii="Calibri" w:hAnsi="Calibri" w:cs="Calibri"/>
      <w:noProof/>
    </w:rPr>
  </w:style>
  <w:style w:type="character" w:styleId="Mention">
    <w:name w:val="Mention"/>
    <w:basedOn w:val="DefaultParagraphFont"/>
    <w:uiPriority w:val="99"/>
    <w:semiHidden/>
    <w:unhideWhenUsed/>
    <w:rsid w:val="00303803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maburto@health.sdu.dk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tel:+4565509416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www.beta.inegi.org.mx/proyectos/registros/vitales/mortalidad/default.html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vizhub.healthdata.org/gbd-compare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vizhub.healthdata.org/gbd-compare/2018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7A7177-43B1-4498-AD4B-DF5089E92E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2</TotalTime>
  <Pages>5</Pages>
  <Words>2712</Words>
  <Characters>15459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1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19</cp:revision>
  <dcterms:created xsi:type="dcterms:W3CDTF">2018-07-09T10:56:00Z</dcterms:created>
  <dcterms:modified xsi:type="dcterms:W3CDTF">2018-07-11T13:00:00Z</dcterms:modified>
</cp:coreProperties>
</file>